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11DB9C" w14:textId="054968F4" w:rsidR="00364441" w:rsidRPr="003A31E0" w:rsidRDefault="00364441" w:rsidP="003468FA">
      <w:pPr>
        <w:pStyle w:val="Heading1"/>
        <w:spacing w:before="0" w:line="360" w:lineRule="auto"/>
        <w:jc w:val="center"/>
        <w:rPr>
          <w:rFonts w:ascii="Times New Roman" w:hAnsi="Times New Roman" w:cs="Times New Roman"/>
          <w:b/>
          <w:bCs/>
          <w:color w:val="auto"/>
          <w:sz w:val="28"/>
          <w:szCs w:val="28"/>
        </w:rPr>
      </w:pPr>
      <w:r w:rsidRPr="003A31E0">
        <w:rPr>
          <w:rFonts w:ascii="Times New Roman" w:hAnsi="Times New Roman" w:cs="Times New Roman"/>
          <w:b/>
          <w:bCs/>
          <w:color w:val="auto"/>
          <w:sz w:val="28"/>
          <w:szCs w:val="28"/>
        </w:rPr>
        <w:t>BAB II</w:t>
      </w:r>
      <w:r w:rsidR="00270E5D" w:rsidRPr="003A31E0">
        <w:rPr>
          <w:rFonts w:ascii="Times New Roman" w:hAnsi="Times New Roman" w:cs="Times New Roman"/>
          <w:b/>
          <w:bCs/>
          <w:color w:val="auto"/>
          <w:sz w:val="28"/>
          <w:szCs w:val="28"/>
        </w:rPr>
        <w:t>I</w:t>
      </w:r>
    </w:p>
    <w:p w14:paraId="7422B9B3" w14:textId="496A1235" w:rsidR="00364441" w:rsidRPr="003A31E0" w:rsidRDefault="00270E5D" w:rsidP="00CB0681">
      <w:pPr>
        <w:spacing w:after="0" w:line="360" w:lineRule="auto"/>
        <w:jc w:val="center"/>
        <w:rPr>
          <w:rFonts w:ascii="Times New Roman" w:hAnsi="Times New Roman" w:cs="Times New Roman"/>
          <w:b/>
          <w:bCs/>
          <w:sz w:val="28"/>
          <w:szCs w:val="28"/>
        </w:rPr>
      </w:pPr>
      <w:r w:rsidRPr="003A31E0">
        <w:rPr>
          <w:rFonts w:ascii="Times New Roman" w:hAnsi="Times New Roman" w:cs="Times New Roman"/>
          <w:b/>
          <w:bCs/>
          <w:sz w:val="28"/>
          <w:szCs w:val="28"/>
        </w:rPr>
        <w:t>METODE PENELITIAN</w:t>
      </w:r>
    </w:p>
    <w:p w14:paraId="733AF38C" w14:textId="77777777" w:rsidR="00364441" w:rsidRDefault="00364441" w:rsidP="003468FA">
      <w:pPr>
        <w:spacing w:after="0" w:line="360" w:lineRule="auto"/>
        <w:rPr>
          <w:rFonts w:ascii="Times New Roman" w:hAnsi="Times New Roman" w:cs="Times New Roman"/>
          <w:b/>
          <w:bCs/>
          <w:sz w:val="24"/>
          <w:szCs w:val="24"/>
        </w:rPr>
      </w:pPr>
    </w:p>
    <w:p w14:paraId="377DE424" w14:textId="353A0796" w:rsidR="003468FA" w:rsidRDefault="00DA2990" w:rsidP="00544B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untuk memberikan kemudahan kepada para pemakainya, tujuan dari pengembangan sistem informasi juga untuk memberikan kepuasan yang memenuhi harapan dari pemakai sistem informasi tersebut</w:t>
      </w:r>
      <w:r w:rsidR="00036B82">
        <w:rPr>
          <w:rFonts w:ascii="Times New Roman" w:hAnsi="Times New Roman" w:cs="Times New Roman"/>
          <w:sz w:val="24"/>
          <w:szCs w:val="24"/>
        </w:rPr>
        <w:t>, tetapi dalam mengembangkan sistem informasi justru sering kali dengan tidak melibatkan para pemakai sistem secara langsung</w:t>
      </w:r>
      <w:r w:rsidR="00A134F6">
        <w:rPr>
          <w:rFonts w:ascii="Times New Roman" w:hAnsi="Times New Roman" w:cs="Times New Roman"/>
          <w:sz w:val="24"/>
          <w:szCs w:val="24"/>
        </w:rPr>
        <w:t>, sehingga hal ini menyebabkan sistem informasi yang telah dibuat menjadi jauh dari harapan para pemakainya</w:t>
      </w:r>
      <w:r w:rsidR="00ED55BF">
        <w:rPr>
          <w:rFonts w:ascii="Times New Roman" w:hAnsi="Times New Roman" w:cs="Times New Roman"/>
          <w:sz w:val="24"/>
          <w:szCs w:val="24"/>
        </w:rPr>
        <w:t xml:space="preserve"> </w:t>
      </w:r>
      <w:r w:rsidR="00ED55BF">
        <w:rPr>
          <w:rFonts w:ascii="Times New Roman" w:hAnsi="Times New Roman" w:cs="Times New Roman"/>
          <w:sz w:val="24"/>
          <w:szCs w:val="24"/>
        </w:rPr>
        <w:fldChar w:fldCharType="begin" w:fldLock="1"/>
      </w:r>
      <w:r w:rsidR="00D650A9">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ED55BF">
        <w:rPr>
          <w:rFonts w:ascii="Times New Roman" w:hAnsi="Times New Roman" w:cs="Times New Roman"/>
          <w:sz w:val="24"/>
          <w:szCs w:val="24"/>
        </w:rPr>
        <w:fldChar w:fldCharType="separate"/>
      </w:r>
      <w:r w:rsidR="00ED55BF" w:rsidRPr="00ED55BF">
        <w:rPr>
          <w:rFonts w:ascii="Times New Roman" w:hAnsi="Times New Roman" w:cs="Times New Roman"/>
          <w:noProof/>
          <w:sz w:val="24"/>
          <w:szCs w:val="24"/>
        </w:rPr>
        <w:t>(Tompoh et al., 2016)</w:t>
      </w:r>
      <w:r w:rsidR="00ED55BF">
        <w:rPr>
          <w:rFonts w:ascii="Times New Roman" w:hAnsi="Times New Roman" w:cs="Times New Roman"/>
          <w:sz w:val="24"/>
          <w:szCs w:val="24"/>
        </w:rPr>
        <w:fldChar w:fldCharType="end"/>
      </w:r>
      <w:r w:rsidR="0027469F">
        <w:rPr>
          <w:rFonts w:ascii="Times New Roman" w:hAnsi="Times New Roman" w:cs="Times New Roman"/>
          <w:sz w:val="24"/>
          <w:szCs w:val="24"/>
        </w:rPr>
        <w:t>.</w:t>
      </w:r>
    </w:p>
    <w:p w14:paraId="2F7B3F3B" w14:textId="6EA8056E" w:rsidR="00EA1F84" w:rsidRPr="004932F2" w:rsidRDefault="004932F2" w:rsidP="004932F2">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4267C814" wp14:editId="7A38D316">
            <wp:simplePos x="0" y="0"/>
            <wp:positionH relativeFrom="margin">
              <wp:align>center</wp:align>
            </wp:positionH>
            <wp:positionV relativeFrom="paragraph">
              <wp:posOffset>2622550</wp:posOffset>
            </wp:positionV>
            <wp:extent cx="4546600" cy="1130300"/>
            <wp:effectExtent l="19050" t="0" r="44450"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D650A9">
        <w:rPr>
          <w:rFonts w:ascii="Times New Roman" w:hAnsi="Times New Roman" w:cs="Times New Roman"/>
          <w:sz w:val="24"/>
          <w:szCs w:val="24"/>
        </w:rPr>
        <w:t xml:space="preserve">Metode </w:t>
      </w:r>
      <w:r w:rsidR="00D650A9">
        <w:rPr>
          <w:rFonts w:ascii="Times New Roman" w:hAnsi="Times New Roman" w:cs="Times New Roman"/>
          <w:i/>
          <w:iCs/>
          <w:sz w:val="24"/>
          <w:szCs w:val="24"/>
        </w:rPr>
        <w:t xml:space="preserve">Rapid </w:t>
      </w:r>
      <w:proofErr w:type="spellStart"/>
      <w:r w:rsidR="00D650A9">
        <w:rPr>
          <w:rFonts w:ascii="Times New Roman" w:hAnsi="Times New Roman" w:cs="Times New Roman"/>
          <w:i/>
          <w:iCs/>
          <w:sz w:val="24"/>
          <w:szCs w:val="24"/>
        </w:rPr>
        <w:t>Application</w:t>
      </w:r>
      <w:proofErr w:type="spellEnd"/>
      <w:r w:rsidR="00D650A9">
        <w:rPr>
          <w:rFonts w:ascii="Times New Roman" w:hAnsi="Times New Roman" w:cs="Times New Roman"/>
          <w:i/>
          <w:iCs/>
          <w:sz w:val="24"/>
          <w:szCs w:val="24"/>
        </w:rPr>
        <w:t xml:space="preserve"> Development</w:t>
      </w:r>
      <w:r w:rsidR="00D650A9">
        <w:rPr>
          <w:rFonts w:ascii="Times New Roman" w:hAnsi="Times New Roman" w:cs="Times New Roman"/>
          <w:sz w:val="24"/>
          <w:szCs w:val="24"/>
        </w:rPr>
        <w:t xml:space="preserve"> (RAD) merupakan metode yang dikembangkan dari </w:t>
      </w:r>
      <w:r w:rsidR="00D650A9">
        <w:rPr>
          <w:rFonts w:ascii="Times New Roman" w:hAnsi="Times New Roman" w:cs="Times New Roman"/>
          <w:i/>
          <w:iCs/>
          <w:sz w:val="24"/>
          <w:szCs w:val="24"/>
        </w:rPr>
        <w:t xml:space="preserve">System Development Life </w:t>
      </w:r>
      <w:proofErr w:type="spellStart"/>
      <w:r w:rsidR="00D650A9">
        <w:rPr>
          <w:rFonts w:ascii="Times New Roman" w:hAnsi="Times New Roman" w:cs="Times New Roman"/>
          <w:i/>
          <w:iCs/>
          <w:sz w:val="24"/>
          <w:szCs w:val="24"/>
        </w:rPr>
        <w:t>Cycle</w:t>
      </w:r>
      <w:proofErr w:type="spellEnd"/>
      <w:r w:rsidR="00D650A9">
        <w:rPr>
          <w:rFonts w:ascii="Times New Roman" w:hAnsi="Times New Roman" w:cs="Times New Roman"/>
          <w:sz w:val="24"/>
          <w:szCs w:val="24"/>
        </w:rPr>
        <w:t xml:space="preserve"> (SDLC), dan merupakan salah satu model yang dapat digunakan untuk pengembangan  sistem informasi </w:t>
      </w:r>
      <w:r w:rsidR="00D650A9">
        <w:rPr>
          <w:rFonts w:ascii="Times New Roman" w:hAnsi="Times New Roman" w:cs="Times New Roman"/>
          <w:sz w:val="24"/>
          <w:szCs w:val="24"/>
        </w:rPr>
        <w:fldChar w:fldCharType="begin" w:fldLock="1"/>
      </w:r>
      <w:r w:rsidR="00DA2FAD">
        <w:rPr>
          <w:rFonts w:ascii="Times New Roman" w:hAnsi="Times New Roman" w:cs="Times New Roman"/>
          <w:sz w:val="24"/>
          <w:szCs w:val="24"/>
        </w:rPr>
        <w:instrText>ADDIN CSL_CITATION {"citationItems":[{"id":"ITEM-1","itemData":{"DOI":"10.30812/matrik.v16i2.10","ISSN":"1858-4144","abstract":"Proyeksi teknologi informasi saat ini sebagian besar dapat dirasakan dalam bentuk perangkat lunak berupa sistem informasi. Contoh dalam bidang pendidikan banyak perangkat lunak (sistem informasi) yang sudah dimanfaatkan seperti Sistem Informasi Akademik, E-Learning, E-Library yang ada pada Perguruan Tinggi dan Sekolah. Dalam bidang kesehatan seperti Sistem Informasi Rekam Medik, Sistem Informasi Rawat Inap Pasien, Sistem Informasi Stok Obat baik yang secara online maupun offline. Saat melakukan pengembangan sistem informasi ini diperlukan tahapan yang sistematis guna menghasilkan sistem informasi yang baik dan berkualitas serta dapat digunakan oleh user. Salah satu tahapan yang mendasar ada pada System Development Life Cycle (SDLC). SDLC merupakan siklus pengembangan sistem informasi yang popular untuk pengembangan sistem terdiri dari beberapa langkah yaitu 1). Tahap Perencanaan; 2). Tahap Analisis; 3). Tahap Desain; 4). Tahap Implementasi; 5). Tahap Pengujian; 6). Tahap Pemeliharaan. Salah satu pengembangan SDLC yaitu model Rapid Application Development (RAD) yang juga dapat digunakan dalam pengembangan sistem dengan mengutamakan waktu. Waktu pengerjaan dalam RAD relatif singkat sekitar 60-90 hari. Dalam penelitian ini penulis melakukan studi analisis model RAD yang digunakan dalam pengembangan sistem informasi. Penulis mengambil beberapa penelitian sebelumnya yang sudah menggunakan model RAD. Dalam penelitian ini menyimpulkan beberapa kegunaan model RAD dalam pengembangan sistem informasi.","author":[{"dropping-particle":"","family":"Aswati","given":"Safrian","non-dropping-particle":"","parse-names":false,"suffix":""},{"dropping-particle":"","family":"Ramadhan","given":"M. Sabir","non-dropping-particle":"","parse-names":false,"suffix":""},{"dropping-particle":"","family":"Firmansyah","given":"Ada Udi","non-dropping-particle":"","parse-names":false,"suffix":""},{"dropping-particle":"","family":"Anwar","given":"Khairil","non-dropping-particle":"","parse-names":false,"suffix":""}],"container-title":"Jurnal Matrik","id":"ITEM-1","issue":"2","issued":{"date-parts":[["2017"]]},"page":"20","title":"Studi Analisis Model Rapid Application Development Dalam Pengembangan Sistem Informasi","type":"article-journal","volume":"16"},"uris":["http://www.mendeley.com/documents/?uuid=e9f522a8-83e3-490d-8176-463e8f7c2890"]}],"mendeley":{"formattedCitation":"(Aswati et al., 2017)","plainTextFormattedCitation":"(Aswati et al., 2017)","previouslyFormattedCitation":"(Aswati et al., 2017)"},"properties":{"noteIndex":0},"schema":"https://github.com/citation-style-language/schema/raw/master/csl-citation.json"}</w:instrText>
      </w:r>
      <w:r w:rsidR="00D650A9">
        <w:rPr>
          <w:rFonts w:ascii="Times New Roman" w:hAnsi="Times New Roman" w:cs="Times New Roman"/>
          <w:sz w:val="24"/>
          <w:szCs w:val="24"/>
        </w:rPr>
        <w:fldChar w:fldCharType="separate"/>
      </w:r>
      <w:r w:rsidR="00D650A9" w:rsidRPr="00D650A9">
        <w:rPr>
          <w:rFonts w:ascii="Times New Roman" w:hAnsi="Times New Roman" w:cs="Times New Roman"/>
          <w:noProof/>
          <w:sz w:val="24"/>
          <w:szCs w:val="24"/>
        </w:rPr>
        <w:t>(Aswati et al., 2017)</w:t>
      </w:r>
      <w:r w:rsidR="00D650A9">
        <w:rPr>
          <w:rFonts w:ascii="Times New Roman" w:hAnsi="Times New Roman" w:cs="Times New Roman"/>
          <w:sz w:val="24"/>
          <w:szCs w:val="24"/>
        </w:rPr>
        <w:fldChar w:fldCharType="end"/>
      </w:r>
      <w:r w:rsidR="00D650A9">
        <w:rPr>
          <w:rFonts w:ascii="Times New Roman" w:hAnsi="Times New Roman" w:cs="Times New Roman"/>
          <w:sz w:val="24"/>
          <w:szCs w:val="24"/>
        </w:rPr>
        <w:t>.</w:t>
      </w:r>
      <w:r w:rsidR="00885094">
        <w:rPr>
          <w:rFonts w:ascii="Times New Roman" w:hAnsi="Times New Roman" w:cs="Times New Roman"/>
          <w:sz w:val="24"/>
          <w:szCs w:val="24"/>
        </w:rPr>
        <w:t xml:space="preserve"> Metode RAD dipilih karena cocok untuk melakukan pengembangan sistem informasi dengan waktu yang relatif singkat.</w:t>
      </w:r>
      <w:r w:rsidR="00DA2FAD">
        <w:rPr>
          <w:rFonts w:ascii="Times New Roman" w:hAnsi="Times New Roman" w:cs="Times New Roman"/>
          <w:sz w:val="24"/>
          <w:szCs w:val="24"/>
        </w:rPr>
        <w:t xml:space="preserve"> Sistem informasi yang dikembangkan menggunakan metode RAD dapat diselesaikan dalam waktu 60-90 hari, sedangkan pengembangan sistem informasi yang normal membutuhkan waktu paling tidak 180 hari </w:t>
      </w:r>
      <w:r w:rsidR="00DA2FAD">
        <w:rPr>
          <w:rFonts w:ascii="Times New Roman" w:hAnsi="Times New Roman" w:cs="Times New Roman"/>
          <w:sz w:val="24"/>
          <w:szCs w:val="24"/>
        </w:rPr>
        <w:fldChar w:fldCharType="begin" w:fldLock="1"/>
      </w:r>
      <w:r w:rsidR="008E1D98">
        <w:rPr>
          <w:rFonts w:ascii="Times New Roman" w:hAnsi="Times New Roman" w:cs="Times New Roman"/>
          <w:sz w:val="24"/>
          <w:szCs w:val="24"/>
        </w:rPr>
        <w:instrText>ADDIN CSL_CITATION {"citationItems":[{"id":"ITEM-1","itemData":{"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author":[{"dropping-particle":"","family":"Mishra","given":"Apoorva","non-dropping-particle":"","parse-names":false,"suffix":""},{"dropping-particle":"","family":"Dubey","given":"Deepty","non-dropping-particle":"","parse-names":false,"suffix":""}],"container-title":"International Journal of Advance Research in Computer Science and Management Studies","id":"ITEM-1","issue":"5","issued":{"date-parts":[["2013"]]},"page":"64-69","title":"A Comparative Study of Different Software Development Life Cycle Models in Different Scenarios","type":"article-journal","volume":"1"},"uris":["http://www.mendeley.com/documents/?uuid=9ba53175-bd86-40ee-b5f1-141744d9a83a"]}],"mendeley":{"formattedCitation":"(Mishra &amp; Dubey, 2013)","plainTextFormattedCitation":"(Mishra &amp; Dubey, 2013)","previouslyFormattedCitation":"(Mishra &amp; Dubey, 2013)"},"properties":{"noteIndex":0},"schema":"https://github.com/citation-style-language/schema/raw/master/csl-citation.json"}</w:instrText>
      </w:r>
      <w:r w:rsidR="00DA2FAD">
        <w:rPr>
          <w:rFonts w:ascii="Times New Roman" w:hAnsi="Times New Roman" w:cs="Times New Roman"/>
          <w:sz w:val="24"/>
          <w:szCs w:val="24"/>
        </w:rPr>
        <w:fldChar w:fldCharType="separate"/>
      </w:r>
      <w:r w:rsidR="00DA2FAD" w:rsidRPr="00DA2FAD">
        <w:rPr>
          <w:rFonts w:ascii="Times New Roman" w:hAnsi="Times New Roman" w:cs="Times New Roman"/>
          <w:noProof/>
          <w:sz w:val="24"/>
          <w:szCs w:val="24"/>
        </w:rPr>
        <w:t>(Mishra &amp; Dubey, 2013)</w:t>
      </w:r>
      <w:r w:rsidR="00DA2FAD">
        <w:rPr>
          <w:rFonts w:ascii="Times New Roman" w:hAnsi="Times New Roman" w:cs="Times New Roman"/>
          <w:sz w:val="24"/>
          <w:szCs w:val="24"/>
        </w:rPr>
        <w:fldChar w:fldCharType="end"/>
      </w:r>
      <w:r w:rsidR="00DA2FAD">
        <w:rPr>
          <w:rFonts w:ascii="Times New Roman" w:hAnsi="Times New Roman" w:cs="Times New Roman"/>
          <w:sz w:val="24"/>
          <w:szCs w:val="24"/>
        </w:rPr>
        <w:t>.</w:t>
      </w:r>
      <w:r w:rsidR="008E1D98">
        <w:rPr>
          <w:rFonts w:ascii="Times New Roman" w:hAnsi="Times New Roman" w:cs="Times New Roman"/>
          <w:sz w:val="24"/>
          <w:szCs w:val="24"/>
        </w:rPr>
        <w:t xml:space="preserve"> Tidak hanya itu, metode RAD juga dapat membuat para pemakai terlibat dalam proses pengembangan sistem informasi yang berperan sebagai pengambil keputusan </w:t>
      </w:r>
      <w:r w:rsidR="008E1D98">
        <w:rPr>
          <w:rFonts w:ascii="Times New Roman" w:hAnsi="Times New Roman" w:cs="Times New Roman"/>
          <w:sz w:val="24"/>
          <w:szCs w:val="24"/>
        </w:rPr>
        <w:fldChar w:fldCharType="begin" w:fldLock="1"/>
      </w:r>
      <w:r w:rsidR="00B102BC">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8E1D98">
        <w:rPr>
          <w:rFonts w:ascii="Times New Roman" w:hAnsi="Times New Roman" w:cs="Times New Roman"/>
          <w:sz w:val="24"/>
          <w:szCs w:val="24"/>
        </w:rPr>
        <w:fldChar w:fldCharType="separate"/>
      </w:r>
      <w:r w:rsidR="008E1D98" w:rsidRPr="008E1D98">
        <w:rPr>
          <w:rFonts w:ascii="Times New Roman" w:hAnsi="Times New Roman" w:cs="Times New Roman"/>
          <w:noProof/>
          <w:sz w:val="24"/>
          <w:szCs w:val="24"/>
        </w:rPr>
        <w:t>(Tompoh et al., 2016)</w:t>
      </w:r>
      <w:r w:rsidR="008E1D98">
        <w:rPr>
          <w:rFonts w:ascii="Times New Roman" w:hAnsi="Times New Roman" w:cs="Times New Roman"/>
          <w:sz w:val="24"/>
          <w:szCs w:val="24"/>
        </w:rPr>
        <w:fldChar w:fldCharType="end"/>
      </w:r>
      <w:r w:rsidR="008E1D98">
        <w:rPr>
          <w:rFonts w:ascii="Times New Roman" w:hAnsi="Times New Roman" w:cs="Times New Roman"/>
          <w:sz w:val="24"/>
          <w:szCs w:val="24"/>
        </w:rPr>
        <w:t>.</w:t>
      </w:r>
      <w:r w:rsidR="00EA1F84">
        <w:rPr>
          <w:rFonts w:ascii="Times New Roman" w:hAnsi="Times New Roman" w:cs="Times New Roman"/>
          <w:sz w:val="24"/>
          <w:szCs w:val="24"/>
        </w:rPr>
        <w:t xml:space="preserve"> Tahapan yang ada pada model RAD dapat divisualisasikan sebagai berikut :</w:t>
      </w:r>
    </w:p>
    <w:p w14:paraId="3A1823A2" w14:textId="325431F4" w:rsidR="006F3E75" w:rsidRDefault="00B102BC"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1</w:t>
      </w:r>
    </w:p>
    <w:p w14:paraId="630D33E2" w14:textId="67E24CC2" w:rsidR="00B102BC" w:rsidRDefault="00B102BC"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hapan Model RAD (Aswati </w:t>
      </w:r>
      <w:proofErr w:type="spellStart"/>
      <w:r>
        <w:rPr>
          <w:rFonts w:ascii="Times New Roman" w:hAnsi="Times New Roman" w:cs="Times New Roman"/>
          <w:b/>
          <w:bCs/>
          <w:sz w:val="24"/>
          <w:szCs w:val="24"/>
        </w:rPr>
        <w:t>e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w:t>
      </w:r>
      <w:proofErr w:type="spellEnd"/>
      <w:r>
        <w:rPr>
          <w:rFonts w:ascii="Times New Roman" w:hAnsi="Times New Roman" w:cs="Times New Roman"/>
          <w:b/>
          <w:bCs/>
          <w:sz w:val="24"/>
          <w:szCs w:val="24"/>
        </w:rPr>
        <w:t>, 2017)</w:t>
      </w:r>
    </w:p>
    <w:p w14:paraId="6FA7A563" w14:textId="0D80AAEC" w:rsidR="00B97C1E" w:rsidRDefault="00B97C1E" w:rsidP="00B102BC">
      <w:pPr>
        <w:spacing w:after="0" w:line="360" w:lineRule="auto"/>
        <w:jc w:val="center"/>
        <w:rPr>
          <w:rFonts w:ascii="Times New Roman" w:hAnsi="Times New Roman" w:cs="Times New Roman"/>
          <w:b/>
          <w:bCs/>
          <w:sz w:val="24"/>
          <w:szCs w:val="24"/>
        </w:rPr>
      </w:pPr>
    </w:p>
    <w:p w14:paraId="1C29DF33" w14:textId="5D5ADA1B" w:rsidR="00B97C1E" w:rsidRPr="00131FE4" w:rsidRDefault="00131FE4" w:rsidP="00131FE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tode RAD terdapat tiga fase langkah-langkah yang dibagi ke dalam tiga </w:t>
      </w:r>
      <w:r w:rsidR="00EF144A">
        <w:rPr>
          <w:rFonts w:ascii="Times New Roman" w:hAnsi="Times New Roman" w:cs="Times New Roman"/>
          <w:sz w:val="24"/>
          <w:szCs w:val="24"/>
        </w:rPr>
        <w:t>tahapan</w:t>
      </w:r>
      <w:r>
        <w:rPr>
          <w:rFonts w:ascii="Times New Roman" w:hAnsi="Times New Roman" w:cs="Times New Roman"/>
          <w:sz w:val="24"/>
          <w:szCs w:val="24"/>
        </w:rPr>
        <w:t xml:space="preserve">, meliputi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rencana kebutuhan</w:t>
      </w:r>
      <w:r>
        <w:rPr>
          <w:rFonts w:ascii="Times New Roman" w:hAnsi="Times New Roman" w:cs="Times New Roman"/>
          <w:i/>
          <w:iCs/>
          <w:sz w:val="24"/>
          <w:szCs w:val="24"/>
        </w:rPr>
        <w:t xml:space="preserve">,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desain sistem</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implementasi</w:t>
      </w:r>
      <w:r>
        <w:rPr>
          <w:rFonts w:ascii="Times New Roman" w:hAnsi="Times New Roman" w:cs="Times New Roman"/>
          <w:sz w:val="24"/>
          <w:szCs w:val="24"/>
        </w:rPr>
        <w:t>.</w:t>
      </w:r>
    </w:p>
    <w:p w14:paraId="7E7E7144" w14:textId="3696F7E0" w:rsidR="00243812"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Rencana Kebutuhan</w:t>
      </w:r>
    </w:p>
    <w:p w14:paraId="58B02EE8" w14:textId="1B2031D2" w:rsidR="008B1D53" w:rsidRDefault="00D7721D" w:rsidP="00D7721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ahapan ini akan dilakukan pengumpulan informasi dari penikmat </w:t>
      </w:r>
      <w:proofErr w:type="spellStart"/>
      <w:r>
        <w:rPr>
          <w:rFonts w:ascii="Times New Roman" w:hAnsi="Times New Roman" w:cs="Times New Roman"/>
          <w:i/>
          <w:iCs/>
          <w:sz w:val="24"/>
          <w:szCs w:val="24"/>
        </w:rPr>
        <w:t>event</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juga para penyelenggara sebagai pengguna dari aplikasi yang dikembangkan. Pengumpulan informasi </w:t>
      </w:r>
      <w:r w:rsidR="004112E4">
        <w:rPr>
          <w:rFonts w:ascii="Times New Roman" w:hAnsi="Times New Roman" w:cs="Times New Roman"/>
          <w:sz w:val="24"/>
          <w:szCs w:val="24"/>
        </w:rPr>
        <w:t>yang</w:t>
      </w:r>
      <w:r>
        <w:rPr>
          <w:rFonts w:ascii="Times New Roman" w:hAnsi="Times New Roman" w:cs="Times New Roman"/>
          <w:sz w:val="24"/>
          <w:szCs w:val="24"/>
        </w:rPr>
        <w:t xml:space="preserve"> dilakukan </w:t>
      </w:r>
      <w:r w:rsidR="004112E4">
        <w:rPr>
          <w:rFonts w:ascii="Times New Roman" w:hAnsi="Times New Roman" w:cs="Times New Roman"/>
          <w:sz w:val="24"/>
          <w:szCs w:val="24"/>
        </w:rPr>
        <w:t>yaitu dengan</w:t>
      </w:r>
      <w:r>
        <w:rPr>
          <w:rFonts w:ascii="Times New Roman" w:hAnsi="Times New Roman" w:cs="Times New Roman"/>
          <w:sz w:val="24"/>
          <w:szCs w:val="24"/>
        </w:rPr>
        <w:t xml:space="preserve"> kegiatan wawancara, penyebaran angket, dan studi literatur.</w:t>
      </w:r>
      <w:r w:rsidR="0089151E">
        <w:rPr>
          <w:rFonts w:ascii="Times New Roman" w:hAnsi="Times New Roman" w:cs="Times New Roman"/>
          <w:sz w:val="24"/>
          <w:szCs w:val="24"/>
        </w:rPr>
        <w:t xml:space="preserve"> Hal ini bertujuan untuk mengidentifikasi tujuan dari aplikasi secara spesifik</w:t>
      </w:r>
      <w:r w:rsidR="00195803">
        <w:rPr>
          <w:rFonts w:ascii="Times New Roman" w:hAnsi="Times New Roman" w:cs="Times New Roman"/>
          <w:sz w:val="24"/>
          <w:szCs w:val="24"/>
        </w:rPr>
        <w:t xml:space="preserve"> serta </w:t>
      </w:r>
      <w:r w:rsidR="00195803">
        <w:rPr>
          <w:rFonts w:ascii="Times New Roman" w:hAnsi="Times New Roman" w:cs="Times New Roman"/>
          <w:sz w:val="24"/>
          <w:szCs w:val="24"/>
        </w:rPr>
        <w:lastRenderedPageBreak/>
        <w:t>mengidentifikasi syarat-syarat informasi yang ditampilkan pada aplikasi</w:t>
      </w:r>
      <w:r w:rsidR="0089151E">
        <w:rPr>
          <w:rFonts w:ascii="Times New Roman" w:hAnsi="Times New Roman" w:cs="Times New Roman"/>
          <w:sz w:val="24"/>
          <w:szCs w:val="24"/>
        </w:rPr>
        <w:t>.</w:t>
      </w:r>
      <w:r w:rsidR="00682B77">
        <w:rPr>
          <w:rFonts w:ascii="Times New Roman" w:hAnsi="Times New Roman" w:cs="Times New Roman"/>
          <w:sz w:val="24"/>
          <w:szCs w:val="24"/>
        </w:rPr>
        <w:t xml:space="preserve"> Tahapan ini menjadi sangat penting karena adanya keterlibatan dari kedua belah pihak</w:t>
      </w:r>
      <w:r w:rsidR="00B2325E">
        <w:rPr>
          <w:rFonts w:ascii="Times New Roman" w:hAnsi="Times New Roman" w:cs="Times New Roman"/>
          <w:sz w:val="24"/>
          <w:szCs w:val="24"/>
        </w:rPr>
        <w:t xml:space="preserve"> antara </w:t>
      </w:r>
      <w:r w:rsidR="00C8436C">
        <w:rPr>
          <w:rFonts w:ascii="Times New Roman" w:hAnsi="Times New Roman" w:cs="Times New Roman"/>
          <w:sz w:val="24"/>
          <w:szCs w:val="24"/>
        </w:rPr>
        <w:t>penganalisis</w:t>
      </w:r>
      <w:r w:rsidR="00B2325E">
        <w:rPr>
          <w:rFonts w:ascii="Times New Roman" w:hAnsi="Times New Roman" w:cs="Times New Roman"/>
          <w:sz w:val="24"/>
          <w:szCs w:val="24"/>
        </w:rPr>
        <w:t xml:space="preserve"> dan juga pengguna</w:t>
      </w:r>
      <w:r w:rsidR="00682B77">
        <w:rPr>
          <w:rFonts w:ascii="Times New Roman" w:hAnsi="Times New Roman" w:cs="Times New Roman"/>
          <w:sz w:val="24"/>
          <w:szCs w:val="24"/>
        </w:rPr>
        <w:t xml:space="preserve"> sehingga aplikasi yang dibuat dapat memberikan kepuasan dengan kesesuaian dari tujuan bersama.</w:t>
      </w:r>
    </w:p>
    <w:p w14:paraId="0F674969" w14:textId="77777777" w:rsidR="00195803" w:rsidRPr="00D7721D" w:rsidRDefault="00195803" w:rsidP="00D7721D">
      <w:pPr>
        <w:spacing w:after="0" w:line="360" w:lineRule="auto"/>
        <w:ind w:firstLine="720"/>
        <w:jc w:val="both"/>
        <w:rPr>
          <w:rFonts w:ascii="Times New Roman" w:hAnsi="Times New Roman" w:cs="Times New Roman"/>
          <w:sz w:val="24"/>
          <w:szCs w:val="24"/>
        </w:rPr>
      </w:pPr>
    </w:p>
    <w:p w14:paraId="3A785C9F" w14:textId="44EC4032" w:rsidR="008B1D53"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Tahap </w:t>
      </w:r>
      <w:r>
        <w:rPr>
          <w:rFonts w:ascii="Times New Roman" w:hAnsi="Times New Roman" w:cs="Times New Roman"/>
          <w:b/>
          <w:bCs/>
          <w:color w:val="auto"/>
          <w:sz w:val="24"/>
          <w:szCs w:val="24"/>
        </w:rPr>
        <w:t>Sistem Desain</w:t>
      </w:r>
    </w:p>
    <w:p w14:paraId="3F70FB79" w14:textId="77777777" w:rsidR="0043769F" w:rsidRDefault="00C331AD"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sistem desain merupakan tahapan untuk merancang dan memperbaiki aplikasi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sesuai dengan desain yang digambarkan dengan unsur-unsur yang telah ditentukan pada tahap sebelumnya.</w:t>
      </w:r>
      <w:r w:rsidR="0043769F">
        <w:rPr>
          <w:rFonts w:ascii="Times New Roman" w:hAnsi="Times New Roman" w:cs="Times New Roman"/>
          <w:sz w:val="24"/>
          <w:szCs w:val="24"/>
        </w:rPr>
        <w:t xml:space="preserve"> Hasil analisis akan diterjemahkan oleh pemrogram dengan </w:t>
      </w:r>
      <w:proofErr w:type="spellStart"/>
      <w:r w:rsidR="0043769F">
        <w:rPr>
          <w:rFonts w:ascii="Times New Roman" w:hAnsi="Times New Roman" w:cs="Times New Roman"/>
          <w:sz w:val="24"/>
          <w:szCs w:val="24"/>
        </w:rPr>
        <w:t>pengkodean</w:t>
      </w:r>
      <w:proofErr w:type="spellEnd"/>
      <w:r w:rsidR="0043769F">
        <w:rPr>
          <w:rFonts w:ascii="Times New Roman" w:hAnsi="Times New Roman" w:cs="Times New Roman"/>
          <w:sz w:val="24"/>
          <w:szCs w:val="24"/>
        </w:rPr>
        <w:t xml:space="preserve"> agar menjadi sistem yang utuh. Peran pengguna sangat penting dalam menanggapi pengembangan aplikasi agar aplikasi yang dikembangkan dapat mencapai tujuan secara maksimal. Tahapan ini akan dilakukan secara terus-menerus selagi belum mencapai kesesuaian sebagai aplikasi yang telah diharapkan.</w:t>
      </w:r>
    </w:p>
    <w:p w14:paraId="36678CC4" w14:textId="31630985" w:rsidR="00C8436C" w:rsidRPr="00C8436C" w:rsidRDefault="0043769F"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368601BF" w14:textId="502D07FA" w:rsidR="008B1D53"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Tahap </w:t>
      </w:r>
      <w:r>
        <w:rPr>
          <w:rFonts w:ascii="Times New Roman" w:hAnsi="Times New Roman" w:cs="Times New Roman"/>
          <w:b/>
          <w:bCs/>
          <w:color w:val="auto"/>
          <w:sz w:val="24"/>
          <w:szCs w:val="24"/>
        </w:rPr>
        <w:t>Implementasi</w:t>
      </w:r>
    </w:p>
    <w:p w14:paraId="6A97F056" w14:textId="59B77F13" w:rsidR="008C6775" w:rsidRPr="008C6775" w:rsidRDefault="00424E97" w:rsidP="008C677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ahap implementasi merupakan tahapan </w:t>
      </w:r>
    </w:p>
    <w:p w14:paraId="29E15425" w14:textId="77777777" w:rsidR="008B1D53" w:rsidRPr="008B1D53" w:rsidRDefault="008B1D53" w:rsidP="008B1D53"/>
    <w:sectPr w:rsidR="008B1D53" w:rsidRPr="008B1D53" w:rsidSect="00767997">
      <w:footerReference w:type="defaul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038630" w14:textId="77777777" w:rsidR="008A693B" w:rsidRDefault="008A693B" w:rsidP="000E7CFF">
      <w:pPr>
        <w:spacing w:after="0" w:line="240" w:lineRule="auto"/>
      </w:pPr>
      <w:r>
        <w:separator/>
      </w:r>
    </w:p>
  </w:endnote>
  <w:endnote w:type="continuationSeparator" w:id="0">
    <w:p w14:paraId="1001C982" w14:textId="77777777" w:rsidR="008A693B" w:rsidRDefault="008A693B" w:rsidP="000E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3064879"/>
      <w:docPartObj>
        <w:docPartGallery w:val="Page Numbers (Bottom of Page)"/>
        <w:docPartUnique/>
      </w:docPartObj>
    </w:sdtPr>
    <w:sdtEndPr>
      <w:rPr>
        <w:rFonts w:ascii="Times New Roman" w:hAnsi="Times New Roman" w:cs="Times New Roman"/>
        <w:noProof/>
        <w:sz w:val="24"/>
        <w:szCs w:val="24"/>
      </w:rPr>
    </w:sdtEndPr>
    <w:sdtContent>
      <w:p w14:paraId="75FC9AC9" w14:textId="662177BB" w:rsidR="000E7CFF" w:rsidRPr="000E7CFF" w:rsidRDefault="000E7CFF">
        <w:pPr>
          <w:pStyle w:val="Footer"/>
          <w:jc w:val="right"/>
          <w:rPr>
            <w:rFonts w:ascii="Times New Roman" w:hAnsi="Times New Roman" w:cs="Times New Roman"/>
            <w:sz w:val="24"/>
            <w:szCs w:val="24"/>
          </w:rPr>
        </w:pPr>
        <w:r w:rsidRPr="000E7CFF">
          <w:rPr>
            <w:rFonts w:ascii="Times New Roman" w:hAnsi="Times New Roman" w:cs="Times New Roman"/>
            <w:sz w:val="24"/>
            <w:szCs w:val="24"/>
          </w:rPr>
          <w:fldChar w:fldCharType="begin"/>
        </w:r>
        <w:r w:rsidRPr="000E7CFF">
          <w:rPr>
            <w:rFonts w:ascii="Times New Roman" w:hAnsi="Times New Roman" w:cs="Times New Roman"/>
            <w:sz w:val="24"/>
            <w:szCs w:val="24"/>
          </w:rPr>
          <w:instrText xml:space="preserve"> PAGE   \* MERGEFORMAT </w:instrText>
        </w:r>
        <w:r w:rsidRPr="000E7CFF">
          <w:rPr>
            <w:rFonts w:ascii="Times New Roman" w:hAnsi="Times New Roman" w:cs="Times New Roman"/>
            <w:sz w:val="24"/>
            <w:szCs w:val="24"/>
          </w:rPr>
          <w:fldChar w:fldCharType="separate"/>
        </w:r>
        <w:r w:rsidRPr="000E7CFF">
          <w:rPr>
            <w:rFonts w:ascii="Times New Roman" w:hAnsi="Times New Roman" w:cs="Times New Roman"/>
            <w:noProof/>
            <w:sz w:val="24"/>
            <w:szCs w:val="24"/>
          </w:rPr>
          <w:t>2</w:t>
        </w:r>
        <w:r w:rsidRPr="000E7CFF">
          <w:rPr>
            <w:rFonts w:ascii="Times New Roman" w:hAnsi="Times New Roman" w:cs="Times New Roman"/>
            <w:noProof/>
            <w:sz w:val="24"/>
            <w:szCs w:val="24"/>
          </w:rPr>
          <w:fldChar w:fldCharType="end"/>
        </w:r>
      </w:p>
    </w:sdtContent>
  </w:sdt>
  <w:p w14:paraId="20CD43F2" w14:textId="77777777" w:rsidR="000E7CFF" w:rsidRDefault="000E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350B4" w14:textId="77777777" w:rsidR="008A693B" w:rsidRDefault="008A693B" w:rsidP="000E7CFF">
      <w:pPr>
        <w:spacing w:after="0" w:line="240" w:lineRule="auto"/>
      </w:pPr>
      <w:r>
        <w:separator/>
      </w:r>
    </w:p>
  </w:footnote>
  <w:footnote w:type="continuationSeparator" w:id="0">
    <w:p w14:paraId="681B9E8D" w14:textId="77777777" w:rsidR="008A693B" w:rsidRDefault="008A693B" w:rsidP="000E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FD373B"/>
    <w:multiLevelType w:val="hybridMultilevel"/>
    <w:tmpl w:val="05B8D5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64D76D5"/>
    <w:multiLevelType w:val="hybridMultilevel"/>
    <w:tmpl w:val="CA769B34"/>
    <w:lvl w:ilvl="0" w:tplc="125C9AB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
  </w:num>
  <w:num w:numId="3">
    <w:abstractNumId w:val="3"/>
  </w:num>
  <w:num w:numId="4">
    <w:abstractNumId w:val="7"/>
  </w:num>
  <w:num w:numId="5">
    <w:abstractNumId w:val="8"/>
  </w:num>
  <w:num w:numId="6">
    <w:abstractNumId w:val="9"/>
  </w:num>
  <w:num w:numId="7">
    <w:abstractNumId w:val="0"/>
  </w:num>
  <w:num w:numId="8">
    <w:abstractNumId w:val="2"/>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36B82"/>
    <w:rsid w:val="00060D8D"/>
    <w:rsid w:val="00080DFE"/>
    <w:rsid w:val="00097FE3"/>
    <w:rsid w:val="000A7F6A"/>
    <w:rsid w:val="000E2E4E"/>
    <w:rsid w:val="000E5FD0"/>
    <w:rsid w:val="000E7CFF"/>
    <w:rsid w:val="000F4EDC"/>
    <w:rsid w:val="00106883"/>
    <w:rsid w:val="00114AD5"/>
    <w:rsid w:val="00131FE4"/>
    <w:rsid w:val="0014537C"/>
    <w:rsid w:val="001574E5"/>
    <w:rsid w:val="00170D57"/>
    <w:rsid w:val="00171612"/>
    <w:rsid w:val="00171A8E"/>
    <w:rsid w:val="00181CA2"/>
    <w:rsid w:val="00195803"/>
    <w:rsid w:val="001B0FA1"/>
    <w:rsid w:val="001B718E"/>
    <w:rsid w:val="0021709C"/>
    <w:rsid w:val="00220BFF"/>
    <w:rsid w:val="00226C30"/>
    <w:rsid w:val="002316D0"/>
    <w:rsid w:val="00243812"/>
    <w:rsid w:val="002556F3"/>
    <w:rsid w:val="00270CAA"/>
    <w:rsid w:val="00270E5D"/>
    <w:rsid w:val="00272520"/>
    <w:rsid w:val="0027469F"/>
    <w:rsid w:val="00284564"/>
    <w:rsid w:val="00296086"/>
    <w:rsid w:val="002B441E"/>
    <w:rsid w:val="002D5D05"/>
    <w:rsid w:val="00320DC3"/>
    <w:rsid w:val="003325A0"/>
    <w:rsid w:val="0033778F"/>
    <w:rsid w:val="0034566F"/>
    <w:rsid w:val="003468FA"/>
    <w:rsid w:val="00354A6E"/>
    <w:rsid w:val="00364441"/>
    <w:rsid w:val="003A31E0"/>
    <w:rsid w:val="003A53F1"/>
    <w:rsid w:val="003E723E"/>
    <w:rsid w:val="00404A1C"/>
    <w:rsid w:val="004112E4"/>
    <w:rsid w:val="00424E97"/>
    <w:rsid w:val="004340D0"/>
    <w:rsid w:val="0043769F"/>
    <w:rsid w:val="00442A7E"/>
    <w:rsid w:val="004479E9"/>
    <w:rsid w:val="00451EF6"/>
    <w:rsid w:val="00456E2F"/>
    <w:rsid w:val="004932F2"/>
    <w:rsid w:val="004B6647"/>
    <w:rsid w:val="004E7099"/>
    <w:rsid w:val="004F5890"/>
    <w:rsid w:val="00514B1C"/>
    <w:rsid w:val="00515B50"/>
    <w:rsid w:val="00544B03"/>
    <w:rsid w:val="0056262A"/>
    <w:rsid w:val="0058308A"/>
    <w:rsid w:val="005C628A"/>
    <w:rsid w:val="005C7629"/>
    <w:rsid w:val="00621B6B"/>
    <w:rsid w:val="0064122A"/>
    <w:rsid w:val="006568E7"/>
    <w:rsid w:val="00682B77"/>
    <w:rsid w:val="0068567C"/>
    <w:rsid w:val="00692990"/>
    <w:rsid w:val="0069767B"/>
    <w:rsid w:val="006E1B72"/>
    <w:rsid w:val="006F3E75"/>
    <w:rsid w:val="007306E8"/>
    <w:rsid w:val="007409AB"/>
    <w:rsid w:val="007418CB"/>
    <w:rsid w:val="00767997"/>
    <w:rsid w:val="007E3C43"/>
    <w:rsid w:val="00821000"/>
    <w:rsid w:val="00836198"/>
    <w:rsid w:val="00844987"/>
    <w:rsid w:val="0088008B"/>
    <w:rsid w:val="00885094"/>
    <w:rsid w:val="0089151E"/>
    <w:rsid w:val="008A693B"/>
    <w:rsid w:val="008A73FF"/>
    <w:rsid w:val="008B1D53"/>
    <w:rsid w:val="008B71F3"/>
    <w:rsid w:val="008C5430"/>
    <w:rsid w:val="008C6775"/>
    <w:rsid w:val="008D6FA6"/>
    <w:rsid w:val="008E1D98"/>
    <w:rsid w:val="008F7F58"/>
    <w:rsid w:val="00920876"/>
    <w:rsid w:val="0092169E"/>
    <w:rsid w:val="00923997"/>
    <w:rsid w:val="009A75CD"/>
    <w:rsid w:val="009B607B"/>
    <w:rsid w:val="009E02A4"/>
    <w:rsid w:val="00A134F6"/>
    <w:rsid w:val="00A139CC"/>
    <w:rsid w:val="00A424A4"/>
    <w:rsid w:val="00A70D4E"/>
    <w:rsid w:val="00A733A4"/>
    <w:rsid w:val="00A8237E"/>
    <w:rsid w:val="00A97D22"/>
    <w:rsid w:val="00AD4C27"/>
    <w:rsid w:val="00AE4952"/>
    <w:rsid w:val="00B102BC"/>
    <w:rsid w:val="00B2325E"/>
    <w:rsid w:val="00B2670D"/>
    <w:rsid w:val="00B3623C"/>
    <w:rsid w:val="00B47139"/>
    <w:rsid w:val="00B71FCB"/>
    <w:rsid w:val="00B97C1E"/>
    <w:rsid w:val="00BB793E"/>
    <w:rsid w:val="00BD1B74"/>
    <w:rsid w:val="00BF451B"/>
    <w:rsid w:val="00C317CF"/>
    <w:rsid w:val="00C331AD"/>
    <w:rsid w:val="00C42665"/>
    <w:rsid w:val="00C52B02"/>
    <w:rsid w:val="00C8436C"/>
    <w:rsid w:val="00C93C95"/>
    <w:rsid w:val="00CA3181"/>
    <w:rsid w:val="00CB0681"/>
    <w:rsid w:val="00CB41E3"/>
    <w:rsid w:val="00CD0E78"/>
    <w:rsid w:val="00CF6391"/>
    <w:rsid w:val="00D226C4"/>
    <w:rsid w:val="00D266A0"/>
    <w:rsid w:val="00D5126D"/>
    <w:rsid w:val="00D54CDB"/>
    <w:rsid w:val="00D650A9"/>
    <w:rsid w:val="00D67EFA"/>
    <w:rsid w:val="00D7721D"/>
    <w:rsid w:val="00D83B52"/>
    <w:rsid w:val="00D85504"/>
    <w:rsid w:val="00DA2990"/>
    <w:rsid w:val="00DA2FAD"/>
    <w:rsid w:val="00DE3245"/>
    <w:rsid w:val="00DE67EB"/>
    <w:rsid w:val="00E37ECD"/>
    <w:rsid w:val="00E457A5"/>
    <w:rsid w:val="00E92D1C"/>
    <w:rsid w:val="00EA1F84"/>
    <w:rsid w:val="00EC594D"/>
    <w:rsid w:val="00EC6764"/>
    <w:rsid w:val="00ED55BF"/>
    <w:rsid w:val="00ED6E82"/>
    <w:rsid w:val="00EF0F78"/>
    <w:rsid w:val="00EF144A"/>
    <w:rsid w:val="00F04DA9"/>
    <w:rsid w:val="00F16C00"/>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441"/>
    <w:rPr>
      <w:lang w:val="id-ID"/>
    </w:rPr>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CFF"/>
  </w:style>
  <w:style w:type="paragraph" w:styleId="Footer">
    <w:name w:val="footer"/>
    <w:basedOn w:val="Normal"/>
    <w:link w:val="FooterChar"/>
    <w:uiPriority w:val="99"/>
    <w:unhideWhenUsed/>
    <w:rsid w:val="000E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69383F-E8A7-454E-90E0-16E136FE3D4A}" type="doc">
      <dgm:prSet loTypeId="urn:microsoft.com/office/officeart/2005/8/layout/chevron1" loCatId="process" qsTypeId="urn:microsoft.com/office/officeart/2005/8/quickstyle/simple1" qsCatId="simple" csTypeId="urn:microsoft.com/office/officeart/2005/8/colors/accent1_2" csCatId="accent1" phldr="1"/>
      <dgm:spPr/>
    </dgm:pt>
    <dgm:pt modelId="{544FC080-0D95-4507-93F9-29EE8A4C09F9}">
      <dgm:prSet phldrT="[Text]"/>
      <dgm:spPr/>
      <dgm:t>
        <a:bodyPr/>
        <a:lstStyle/>
        <a:p>
          <a:r>
            <a:rPr lang="id-ID"/>
            <a:t>Requirement Planning</a:t>
          </a:r>
        </a:p>
      </dgm:t>
    </dgm:pt>
    <dgm:pt modelId="{84744414-7980-4649-B217-D6D99A7F8DDD}" type="parTrans" cxnId="{DE96B347-3AD4-4602-8DE3-8B86737205CE}">
      <dgm:prSet/>
      <dgm:spPr/>
      <dgm:t>
        <a:bodyPr/>
        <a:lstStyle/>
        <a:p>
          <a:endParaRPr lang="id-ID"/>
        </a:p>
      </dgm:t>
    </dgm:pt>
    <dgm:pt modelId="{73C84F64-5601-47E6-95F3-49037F59DDA1}" type="sibTrans" cxnId="{DE96B347-3AD4-4602-8DE3-8B86737205CE}">
      <dgm:prSet/>
      <dgm:spPr/>
      <dgm:t>
        <a:bodyPr/>
        <a:lstStyle/>
        <a:p>
          <a:endParaRPr lang="id-ID"/>
        </a:p>
      </dgm:t>
    </dgm:pt>
    <dgm:pt modelId="{349E9960-7E99-477D-8E33-612936F5F0D0}">
      <dgm:prSet phldrT="[Text]"/>
      <dgm:spPr/>
      <dgm:t>
        <a:bodyPr/>
        <a:lstStyle/>
        <a:p>
          <a:r>
            <a:rPr lang="id-ID"/>
            <a:t>Design</a:t>
          </a:r>
        </a:p>
      </dgm:t>
    </dgm:pt>
    <dgm:pt modelId="{98BF56E2-80BE-4AC5-9CF2-95515346005E}" type="parTrans" cxnId="{3669BC72-7248-46A1-A6B4-ACDB8F1F2DB7}">
      <dgm:prSet/>
      <dgm:spPr/>
      <dgm:t>
        <a:bodyPr/>
        <a:lstStyle/>
        <a:p>
          <a:endParaRPr lang="id-ID"/>
        </a:p>
      </dgm:t>
    </dgm:pt>
    <dgm:pt modelId="{2121EA9A-8C6F-4E28-9CB7-64AA24D08BEB}" type="sibTrans" cxnId="{3669BC72-7248-46A1-A6B4-ACDB8F1F2DB7}">
      <dgm:prSet/>
      <dgm:spPr/>
      <dgm:t>
        <a:bodyPr/>
        <a:lstStyle/>
        <a:p>
          <a:endParaRPr lang="id-ID"/>
        </a:p>
      </dgm:t>
    </dgm:pt>
    <dgm:pt modelId="{8690F8FB-C283-4A84-9F31-F834E75A844D}">
      <dgm:prSet phldrT="[Text]"/>
      <dgm:spPr/>
      <dgm:t>
        <a:bodyPr/>
        <a:lstStyle/>
        <a:p>
          <a:r>
            <a:rPr lang="id-ID"/>
            <a:t>Implementation</a:t>
          </a:r>
        </a:p>
      </dgm:t>
    </dgm:pt>
    <dgm:pt modelId="{47B9AE8B-93D2-4C8D-A54E-807100DE80F9}" type="parTrans" cxnId="{7CB9026E-D906-46B6-8608-141781AE5623}">
      <dgm:prSet/>
      <dgm:spPr/>
      <dgm:t>
        <a:bodyPr/>
        <a:lstStyle/>
        <a:p>
          <a:endParaRPr lang="id-ID"/>
        </a:p>
      </dgm:t>
    </dgm:pt>
    <dgm:pt modelId="{5D30930F-D976-4D2A-9B54-C9A1EA67B020}" type="sibTrans" cxnId="{7CB9026E-D906-46B6-8608-141781AE5623}">
      <dgm:prSet/>
      <dgm:spPr/>
      <dgm:t>
        <a:bodyPr/>
        <a:lstStyle/>
        <a:p>
          <a:endParaRPr lang="id-ID"/>
        </a:p>
      </dgm:t>
    </dgm:pt>
    <dgm:pt modelId="{6DA7A25E-E7E7-43D1-87BA-EB86CCCC695F}" type="pres">
      <dgm:prSet presAssocID="{9069383F-E8A7-454E-90E0-16E136FE3D4A}" presName="Name0" presStyleCnt="0">
        <dgm:presLayoutVars>
          <dgm:dir/>
          <dgm:animLvl val="lvl"/>
          <dgm:resizeHandles val="exact"/>
        </dgm:presLayoutVars>
      </dgm:prSet>
      <dgm:spPr/>
    </dgm:pt>
    <dgm:pt modelId="{138E817D-45A4-40E9-942B-72470F834E44}" type="pres">
      <dgm:prSet presAssocID="{544FC080-0D95-4507-93F9-29EE8A4C09F9}" presName="parTxOnly" presStyleLbl="node1" presStyleIdx="0" presStyleCnt="3">
        <dgm:presLayoutVars>
          <dgm:chMax val="0"/>
          <dgm:chPref val="0"/>
          <dgm:bulletEnabled val="1"/>
        </dgm:presLayoutVars>
      </dgm:prSet>
      <dgm:spPr/>
    </dgm:pt>
    <dgm:pt modelId="{4178E24B-06BC-4D1F-AE37-0DE4CF64D173}" type="pres">
      <dgm:prSet presAssocID="{73C84F64-5601-47E6-95F3-49037F59DDA1}" presName="parTxOnlySpace" presStyleCnt="0"/>
      <dgm:spPr/>
    </dgm:pt>
    <dgm:pt modelId="{191AFF10-188B-49B5-8A55-25A18B514AE9}" type="pres">
      <dgm:prSet presAssocID="{349E9960-7E99-477D-8E33-612936F5F0D0}" presName="parTxOnly" presStyleLbl="node1" presStyleIdx="1" presStyleCnt="3">
        <dgm:presLayoutVars>
          <dgm:chMax val="0"/>
          <dgm:chPref val="0"/>
          <dgm:bulletEnabled val="1"/>
        </dgm:presLayoutVars>
      </dgm:prSet>
      <dgm:spPr/>
    </dgm:pt>
    <dgm:pt modelId="{23337744-678B-4A33-AC16-D6EB7E16FE87}" type="pres">
      <dgm:prSet presAssocID="{2121EA9A-8C6F-4E28-9CB7-64AA24D08BEB}" presName="parTxOnlySpace" presStyleCnt="0"/>
      <dgm:spPr/>
    </dgm:pt>
    <dgm:pt modelId="{D1FBF3A4-C323-467E-B819-CEFF35A88F40}" type="pres">
      <dgm:prSet presAssocID="{8690F8FB-C283-4A84-9F31-F834E75A844D}" presName="parTxOnly" presStyleLbl="node1" presStyleIdx="2" presStyleCnt="3" custLinFactX="4086" custLinFactNeighborX="100000">
        <dgm:presLayoutVars>
          <dgm:chMax val="0"/>
          <dgm:chPref val="0"/>
          <dgm:bulletEnabled val="1"/>
        </dgm:presLayoutVars>
      </dgm:prSet>
      <dgm:spPr/>
    </dgm:pt>
  </dgm:ptLst>
  <dgm:cxnLst>
    <dgm:cxn modelId="{DE96B347-3AD4-4602-8DE3-8B86737205CE}" srcId="{9069383F-E8A7-454E-90E0-16E136FE3D4A}" destId="{544FC080-0D95-4507-93F9-29EE8A4C09F9}" srcOrd="0" destOrd="0" parTransId="{84744414-7980-4649-B217-D6D99A7F8DDD}" sibTransId="{73C84F64-5601-47E6-95F3-49037F59DDA1}"/>
    <dgm:cxn modelId="{F9688F69-000D-4490-9DE0-527868306B06}" type="presOf" srcId="{544FC080-0D95-4507-93F9-29EE8A4C09F9}" destId="{138E817D-45A4-40E9-942B-72470F834E44}" srcOrd="0" destOrd="0" presId="urn:microsoft.com/office/officeart/2005/8/layout/chevron1"/>
    <dgm:cxn modelId="{7CB9026E-D906-46B6-8608-141781AE5623}" srcId="{9069383F-E8A7-454E-90E0-16E136FE3D4A}" destId="{8690F8FB-C283-4A84-9F31-F834E75A844D}" srcOrd="2" destOrd="0" parTransId="{47B9AE8B-93D2-4C8D-A54E-807100DE80F9}" sibTransId="{5D30930F-D976-4D2A-9B54-C9A1EA67B020}"/>
    <dgm:cxn modelId="{3669BC72-7248-46A1-A6B4-ACDB8F1F2DB7}" srcId="{9069383F-E8A7-454E-90E0-16E136FE3D4A}" destId="{349E9960-7E99-477D-8E33-612936F5F0D0}" srcOrd="1" destOrd="0" parTransId="{98BF56E2-80BE-4AC5-9CF2-95515346005E}" sibTransId="{2121EA9A-8C6F-4E28-9CB7-64AA24D08BEB}"/>
    <dgm:cxn modelId="{271A5B80-E17B-4E06-828E-65CC3DFF04A1}" type="presOf" srcId="{9069383F-E8A7-454E-90E0-16E136FE3D4A}" destId="{6DA7A25E-E7E7-43D1-87BA-EB86CCCC695F}" srcOrd="0" destOrd="0" presId="urn:microsoft.com/office/officeart/2005/8/layout/chevron1"/>
    <dgm:cxn modelId="{767310B4-E1A0-42F4-B9D9-E1198579EAAF}" type="presOf" srcId="{349E9960-7E99-477D-8E33-612936F5F0D0}" destId="{191AFF10-188B-49B5-8A55-25A18B514AE9}" srcOrd="0" destOrd="0" presId="urn:microsoft.com/office/officeart/2005/8/layout/chevron1"/>
    <dgm:cxn modelId="{6D2D12FA-FBB2-4B47-8EEA-37D6E5FAA185}" type="presOf" srcId="{8690F8FB-C283-4A84-9F31-F834E75A844D}" destId="{D1FBF3A4-C323-467E-B819-CEFF35A88F40}" srcOrd="0" destOrd="0" presId="urn:microsoft.com/office/officeart/2005/8/layout/chevron1"/>
    <dgm:cxn modelId="{B590C61F-7B43-43EC-830A-EB50020635B0}" type="presParOf" srcId="{6DA7A25E-E7E7-43D1-87BA-EB86CCCC695F}" destId="{138E817D-45A4-40E9-942B-72470F834E44}" srcOrd="0" destOrd="0" presId="urn:microsoft.com/office/officeart/2005/8/layout/chevron1"/>
    <dgm:cxn modelId="{61F46B56-7649-4700-B23D-4622AA6DBDC1}" type="presParOf" srcId="{6DA7A25E-E7E7-43D1-87BA-EB86CCCC695F}" destId="{4178E24B-06BC-4D1F-AE37-0DE4CF64D173}" srcOrd="1" destOrd="0" presId="urn:microsoft.com/office/officeart/2005/8/layout/chevron1"/>
    <dgm:cxn modelId="{92076731-05EB-4810-AD4B-33C28F7EB807}" type="presParOf" srcId="{6DA7A25E-E7E7-43D1-87BA-EB86CCCC695F}" destId="{191AFF10-188B-49B5-8A55-25A18B514AE9}" srcOrd="2" destOrd="0" presId="urn:microsoft.com/office/officeart/2005/8/layout/chevron1"/>
    <dgm:cxn modelId="{6E5B622B-9829-448E-B81F-4F1C0EDE79D3}" type="presParOf" srcId="{6DA7A25E-E7E7-43D1-87BA-EB86CCCC695F}" destId="{23337744-678B-4A33-AC16-D6EB7E16FE87}" srcOrd="3" destOrd="0" presId="urn:microsoft.com/office/officeart/2005/8/layout/chevron1"/>
    <dgm:cxn modelId="{B6D2F94F-D7AE-4625-8759-C5239F7B5B2B}" type="presParOf" srcId="{6DA7A25E-E7E7-43D1-87BA-EB86CCCC695F}" destId="{D1FBF3A4-C323-467E-B819-CEFF35A88F40}" srcOrd="4" destOrd="0" presId="urn:microsoft.com/office/officeart/2005/8/layout/chevr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8E817D-45A4-40E9-942B-72470F834E44}">
      <dsp:nvSpPr>
        <dsp:cNvPr id="0" name=""/>
        <dsp:cNvSpPr/>
      </dsp:nvSpPr>
      <dsp:spPr>
        <a:xfrm>
          <a:off x="133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Requirement Planning</a:t>
          </a:r>
        </a:p>
      </dsp:txBody>
      <dsp:txXfrm>
        <a:off x="325899" y="240583"/>
        <a:ext cx="973701" cy="649133"/>
      </dsp:txXfrm>
    </dsp:sp>
    <dsp:sp modelId="{191AFF10-188B-49B5-8A55-25A18B514AE9}">
      <dsp:nvSpPr>
        <dsp:cNvPr id="0" name=""/>
        <dsp:cNvSpPr/>
      </dsp:nvSpPr>
      <dsp:spPr>
        <a:xfrm>
          <a:off x="146188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Design</a:t>
          </a:r>
        </a:p>
      </dsp:txBody>
      <dsp:txXfrm>
        <a:off x="1786449" y="240583"/>
        <a:ext cx="973701" cy="649133"/>
      </dsp:txXfrm>
    </dsp:sp>
    <dsp:sp modelId="{D1FBF3A4-C323-467E-B819-CEFF35A88F40}">
      <dsp:nvSpPr>
        <dsp:cNvPr id="0" name=""/>
        <dsp:cNvSpPr/>
      </dsp:nvSpPr>
      <dsp:spPr>
        <a:xfrm>
          <a:off x="2923765"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Implementation</a:t>
          </a:r>
        </a:p>
      </dsp:txBody>
      <dsp:txXfrm>
        <a:off x="3248332" y="240583"/>
        <a:ext cx="973701" cy="649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9</TotalTime>
  <Pages>2</Pages>
  <Words>1611</Words>
  <Characters>918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47</cp:revision>
  <dcterms:created xsi:type="dcterms:W3CDTF">2020-12-12T13:04:00Z</dcterms:created>
  <dcterms:modified xsi:type="dcterms:W3CDTF">2020-12-22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